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909CE8" w14:textId="5886091D" w:rsidR="00A36B4C" w:rsidRDefault="00252DF8" w:rsidP="00252DF8">
      <w:pPr>
        <w:pStyle w:val="Heading1"/>
      </w:pPr>
      <w:r>
        <w:t>Introduction</w:t>
      </w:r>
    </w:p>
    <w:p w14:paraId="29187CC5" w14:textId="2B77663D" w:rsidR="006D57B1" w:rsidRDefault="006D57B1" w:rsidP="006D57B1"/>
    <w:p w14:paraId="1E99EF61" w14:textId="121CD8D4" w:rsidR="006D57B1" w:rsidRDefault="006D57B1" w:rsidP="006D57B1">
      <w:r>
        <w:t xml:space="preserve">A key value proposition of synthetic biology is providing access to chemicals which are not sustainably produced at commercial scales. Medium-chain oleochemicals, 8 to 12-carbon free fatty acids and derivatives, are one such class of products. </w:t>
      </w:r>
      <w:r w:rsidR="0008787F">
        <w:t>While these chain lengths have traditionally been sourced from the tropical crops, such as palm, palm kernel, and coconut, the 8, 10, and 12-carbons are</w:t>
      </w:r>
      <w:r w:rsidR="00D5293B">
        <w:t xml:space="preserve"> not major</w:t>
      </w:r>
      <w:r w:rsidR="0008787F">
        <w:t xml:space="preserve"> constituent</w:t>
      </w:r>
      <w:r w:rsidR="007402DE">
        <w:t>s</w:t>
      </w:r>
      <w:r w:rsidR="0008787F">
        <w:t xml:space="preserve"> of the oil</w:t>
      </w:r>
      <w:r w:rsidR="007402DE">
        <w:t xml:space="preserve"> </w:t>
      </w:r>
      <w:r w:rsidR="007402DE">
        <w:fldChar w:fldCharType="begin" w:fldLock="1"/>
      </w:r>
      <w:r w:rsidR="00D5293B">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mendeley":{"formattedCitation":"[1]","plainTextFormattedCitation":"[1]","previouslyFormattedCitation":"[1]"},"properties":{"noteIndex":0},"schema":"https://github.com/citation-style-language/schema/raw/master/csl-citation.json"}</w:instrText>
      </w:r>
      <w:r w:rsidR="007402DE">
        <w:fldChar w:fldCharType="separate"/>
      </w:r>
      <w:r w:rsidR="007402DE" w:rsidRPr="007402DE">
        <w:rPr>
          <w:noProof/>
        </w:rPr>
        <w:t>[1]</w:t>
      </w:r>
      <w:r w:rsidR="007402DE">
        <w:fldChar w:fldCharType="end"/>
      </w:r>
      <w:r w:rsidR="0008787F">
        <w:t xml:space="preserve">. Furthermore, the displacement of rainforest habitat due to the cultivation of the oil palm has been identified as the single largest impact on decreasing biodiversity observed in the </w:t>
      </w:r>
      <w:r w:rsidR="007402DE">
        <w:t xml:space="preserve">Southeast Asian jungle ecosystem </w:t>
      </w:r>
      <w:r w:rsidR="007402DE">
        <w:fldChar w:fldCharType="begin" w:fldLock="1"/>
      </w:r>
      <w:r w:rsidR="00D5293B">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mendeley":{"formattedCitation":"[2]","plainTextFormattedCitation":"[2]","previouslyFormattedCitation":"[2]"},"properties":{"noteIndex":0},"schema":"https://github.com/citation-style-language/schema/raw/master/csl-citation.json"}</w:instrText>
      </w:r>
      <w:r w:rsidR="007402DE">
        <w:fldChar w:fldCharType="separate"/>
      </w:r>
      <w:r w:rsidR="007402DE" w:rsidRPr="007402DE">
        <w:rPr>
          <w:noProof/>
        </w:rPr>
        <w:t>[2]</w:t>
      </w:r>
      <w:r w:rsidR="007402DE">
        <w:fldChar w:fldCharType="end"/>
      </w:r>
      <w:r w:rsidR="007402DE">
        <w:t>.</w:t>
      </w:r>
      <w:r w:rsidR="00D5293B">
        <w:t xml:space="preserve"> Processes have been established to create </w:t>
      </w:r>
      <w:r w:rsidR="00000439">
        <w:t xml:space="preserve">the </w:t>
      </w:r>
      <w:r w:rsidR="00D5293B">
        <w:t xml:space="preserve">higher value oleochemical derivatives, such as fatty alcohols, directly from petrochemical building blocks.  However, these processes </w:t>
      </w:r>
      <w:r w:rsidR="00000439">
        <w:t>yield</w:t>
      </w:r>
      <w:r w:rsidR="00D5293B">
        <w:t xml:space="preserve"> a distribution of alcohols, and thus do not provide a highly selective route to the medium-chain products </w:t>
      </w:r>
      <w:r w:rsidR="00D5293B">
        <w:fldChar w:fldCharType="begin" w:fldLock="1"/>
      </w:r>
      <w:r w:rsidR="0020015E">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mendeley":{"formattedCitation":"[3]","plainTextFormattedCitation":"[3]","previouslyFormattedCitation":"[3]"},"properties":{"noteIndex":0},"schema":"https://github.com/citation-style-language/schema/raw/master/csl-citation.json"}</w:instrText>
      </w:r>
      <w:r w:rsidR="00D5293B">
        <w:fldChar w:fldCharType="separate"/>
      </w:r>
      <w:r w:rsidR="00D5293B" w:rsidRPr="00D5293B">
        <w:rPr>
          <w:noProof/>
        </w:rPr>
        <w:t>[3]</w:t>
      </w:r>
      <w:r w:rsidR="00D5293B">
        <w:fldChar w:fldCharType="end"/>
      </w:r>
      <w:r w:rsidR="00D5293B">
        <w:t>.</w:t>
      </w:r>
    </w:p>
    <w:p w14:paraId="7CA3C1D7" w14:textId="315051F0" w:rsidR="00D5293B" w:rsidRDefault="00D5293B" w:rsidP="006D57B1"/>
    <w:p w14:paraId="5F89547D" w14:textId="2C0E7736" w:rsidR="004862F1" w:rsidRPr="00C75E2B" w:rsidRDefault="00D5293B" w:rsidP="006D57B1">
      <w:r>
        <w:t xml:space="preserve">As an alternative, the field of synthetic biology has </w:t>
      </w:r>
      <w:r w:rsidR="0020015E">
        <w:t>achieved fatty acid and fatty alcohol distributions with over 90% of the product belonging to the C</w:t>
      </w:r>
      <w:r w:rsidR="0020015E">
        <w:rPr>
          <w:vertAlign w:val="subscript"/>
        </w:rPr>
        <w:t>8</w:t>
      </w:r>
      <w:r w:rsidR="0020015E">
        <w:t xml:space="preserve"> species </w:t>
      </w:r>
      <w:r w:rsidR="0020015E">
        <w:fldChar w:fldCharType="begin" w:fldLock="1"/>
      </w:r>
      <w:r w:rsidR="0020015E">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mendeley":{"formattedCitation":"[4]","plainTextFormattedCitation":"[4]","previouslyFormattedCitation":"[4]"},"properties":{"noteIndex":0},"schema":"https://github.com/citation-style-language/schema/raw/master/csl-citation.json"}</w:instrText>
      </w:r>
      <w:r w:rsidR="0020015E">
        <w:fldChar w:fldCharType="separate"/>
      </w:r>
      <w:r w:rsidR="0020015E" w:rsidRPr="0020015E">
        <w:rPr>
          <w:noProof/>
        </w:rPr>
        <w:t>[4]</w:t>
      </w:r>
      <w:r w:rsidR="0020015E">
        <w:fldChar w:fldCharType="end"/>
      </w:r>
      <w:r w:rsidR="0020015E">
        <w:t xml:space="preserve">, </w:t>
      </w:r>
      <w:r w:rsidR="0020015E">
        <w:fldChar w:fldCharType="begin" w:fldLock="1"/>
      </w:r>
      <w:r w:rsidR="00000439">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mendeley":{"formattedCitation":"[5]","plainTextFormattedCitation":"[5]","previouslyFormattedCitation":"[5]"},"properties":{"noteIndex":0},"schema":"https://github.com/citation-style-language/schema/raw/master/csl-citation.json"}</w:instrText>
      </w:r>
      <w:r w:rsidR="0020015E">
        <w:fldChar w:fldCharType="separate"/>
      </w:r>
      <w:r w:rsidR="0020015E" w:rsidRPr="0020015E">
        <w:rPr>
          <w:noProof/>
        </w:rPr>
        <w:t>[5]</w:t>
      </w:r>
      <w:r w:rsidR="0020015E">
        <w:fldChar w:fldCharType="end"/>
      </w:r>
      <w:r w:rsidR="0020015E">
        <w:t xml:space="preserve">. This has been achieved via rewiring of the fatty acid biosynthesis pathway in </w:t>
      </w:r>
      <w:r w:rsidR="0020015E">
        <w:rPr>
          <w:i/>
          <w:iCs/>
        </w:rPr>
        <w:t>E. coli</w:t>
      </w:r>
      <w:r w:rsidR="0020015E">
        <w:t>, namely by the incorporation of an engineered 8-carbon specific</w:t>
      </w:r>
      <w:r w:rsidR="00000439">
        <w:t xml:space="preserve"> acyl-ACP</w:t>
      </w:r>
      <w:r w:rsidR="0020015E">
        <w:t xml:space="preserve"> thioesterase from </w:t>
      </w:r>
      <w:r w:rsidR="0020015E">
        <w:rPr>
          <w:i/>
          <w:iCs/>
        </w:rPr>
        <w:t>Cuphea palustris</w:t>
      </w:r>
      <w:r w:rsidR="0020015E">
        <w:t xml:space="preserve">. Indeed, the </w:t>
      </w:r>
      <w:r w:rsidR="00000439">
        <w:t xml:space="preserve">expression of various acyl-ACP thioesterases, either homologs from nature or variants thereof, has enabled control over the chain-length distribution in </w:t>
      </w:r>
      <w:r w:rsidR="00000439">
        <w:rPr>
          <w:i/>
          <w:iCs/>
        </w:rPr>
        <w:t>E. coli</w:t>
      </w:r>
      <w:r w:rsidR="00000439">
        <w:t xml:space="preserve"> production systems</w:t>
      </w:r>
      <w:r w:rsidR="00BB6907">
        <w:t xml:space="preserve"> </w:t>
      </w:r>
      <w:r w:rsidR="00BB6907">
        <w:fldChar w:fldCharType="begin" w:fldLock="1"/>
      </w:r>
      <w:r w:rsidR="00BB6907">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mendeley":{"formattedCitation":"[4]","plainTextFormattedCitation":"[4]","previouslyFormattedCitation":"[4]"},"properties":{"noteIndex":0},"schema":"https://github.com/citation-style-language/schema/raw/master/csl-citation.json"}</w:instrText>
      </w:r>
      <w:r w:rsidR="00BB6907">
        <w:fldChar w:fldCharType="separate"/>
      </w:r>
      <w:r w:rsidR="00BB6907" w:rsidRPr="0020015E">
        <w:rPr>
          <w:noProof/>
        </w:rPr>
        <w:t>[4]</w:t>
      </w:r>
      <w:r w:rsidR="00BB6907">
        <w:fldChar w:fldCharType="end"/>
      </w:r>
      <w:r w:rsidR="00BB6907">
        <w:t xml:space="preserve">, </w:t>
      </w:r>
      <w:r w:rsidR="00BB6907">
        <w:fldChar w:fldCharType="begin" w:fldLock="1"/>
      </w:r>
      <w:r w:rsidR="00BB6907">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mendeley":{"formattedCitation":"[5]","plainTextFormattedCitation":"[5]","previouslyFormattedCitation":"[5]"},"properties":{"noteIndex":0},"schema":"https://github.com/citation-style-language/schema/raw/master/csl-citation.json"}</w:instrText>
      </w:r>
      <w:r w:rsidR="00BB6907">
        <w:fldChar w:fldCharType="separate"/>
      </w:r>
      <w:r w:rsidR="00BB6907" w:rsidRPr="0020015E">
        <w:rPr>
          <w:noProof/>
        </w:rPr>
        <w:t>[5]</w:t>
      </w:r>
      <w:r w:rsidR="00BB6907">
        <w:fldChar w:fldCharType="end"/>
      </w:r>
      <w:r w:rsidR="00BB6907">
        <w:t>,</w:t>
      </w:r>
      <w:r w:rsidR="00000439">
        <w:t xml:space="preserve"> </w:t>
      </w:r>
      <w:r w:rsidR="00000439">
        <w:fldChar w:fldCharType="begin" w:fldLock="1"/>
      </w:r>
      <w:r w:rsidR="008F732B">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008F732B">
        <w:rPr>
          <w:rFonts w:ascii="Cambria Math" w:hAnsi="Cambria Math" w:cs="Cambria Math"/>
        </w:rPr>
        <w:instrText>∇</w:instrText>
      </w:r>
      <w:r w:rsidR="008F732B">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mendeley":{"formattedCitation":"[6]","plainTextFormattedCitation":"[6]","previouslyFormattedCitation":"[6]"},"properties":{"noteIndex":0},"schema":"https://github.com/citation-style-language/schema/raw/master/csl-citation.json"}</w:instrText>
      </w:r>
      <w:r w:rsidR="00000439">
        <w:fldChar w:fldCharType="separate"/>
      </w:r>
      <w:r w:rsidR="00000439" w:rsidRPr="00000439">
        <w:rPr>
          <w:noProof/>
        </w:rPr>
        <w:t>[6]</w:t>
      </w:r>
      <w:r w:rsidR="00000439">
        <w:fldChar w:fldCharType="end"/>
      </w:r>
      <w:r w:rsidR="008F732B">
        <w:t xml:space="preserve">, </w:t>
      </w:r>
      <w:r w:rsidR="008F732B">
        <w:fldChar w:fldCharType="begin" w:fldLock="1"/>
      </w:r>
      <w:r w:rsidR="008F732B">
        <w:instrText>ADDIN CSL_CITATION {"citationItems":[{"id":"ITEM-1","itemData":{"author":[{"dropping-particle":"","family":"Yuan","given":"Ling","non-dropping-particle":"","parse-names":false,"suffix":""},{"dropping-particle":"","family":"Voelker","given":"Toni A","non-dropping-particle":"","parse-names":false,"suffix":""},{"dropping-particle":"","family":"Hawkins","given":"Deborah J","non-dropping-particle":"","parse-names":false,"suffix":""}],"container-title":"PNAS","id":"ITEM-1","issue":"November","issued":{"date-parts":[["1995"]]},"note":"Claims C terminus drives specificity?","page":"10639-10643","title":"Modification of the substrate specificity of an acyl-acyl carrier protein thioesterase by protein engineering","type":"article-journal","volume":"92"},"uris":["http://www.mendeley.com/documents/?uuid=0ef91736-b4bc-4cff-8bb6-056a0461f0cd"]}],"mendeley":{"formattedCitation":"[7]","plainTextFormattedCitation":"[7]","previouslyFormattedCitation":"[7]"},"properties":{"noteIndex":0},"schema":"https://github.com/citation-style-language/schema/raw/master/csl-citation.json"}</w:instrText>
      </w:r>
      <w:r w:rsidR="008F732B">
        <w:fldChar w:fldCharType="separate"/>
      </w:r>
      <w:r w:rsidR="008F732B" w:rsidRPr="008F732B">
        <w:rPr>
          <w:noProof/>
        </w:rPr>
        <w:t>[7]</w:t>
      </w:r>
      <w:r w:rsidR="008F732B">
        <w:fldChar w:fldCharType="end"/>
      </w:r>
      <w:r w:rsidR="008F732B">
        <w:t xml:space="preserve">, </w:t>
      </w:r>
      <w:r w:rsidR="008F732B">
        <w:fldChar w:fldCharType="begin" w:fldLock="1"/>
      </w:r>
      <w:r w:rsidR="008F732B">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mendeley":{"formattedCitation":"[8]","plainTextFormattedCitation":"[8]","previouslyFormattedCitation":"[8]"},"properties":{"noteIndex":0},"schema":"https://github.com/citation-style-language/schema/raw/master/csl-citation.json"}</w:instrText>
      </w:r>
      <w:r w:rsidR="008F732B">
        <w:fldChar w:fldCharType="separate"/>
      </w:r>
      <w:r w:rsidR="008F732B" w:rsidRPr="008F732B">
        <w:rPr>
          <w:noProof/>
        </w:rPr>
        <w:t>[8]</w:t>
      </w:r>
      <w:r w:rsidR="008F732B">
        <w:fldChar w:fldCharType="end"/>
      </w:r>
      <w:r w:rsidR="008F732B">
        <w:t xml:space="preserve"> </w:t>
      </w:r>
      <w:r w:rsidR="008F732B">
        <w:rPr>
          <w:b/>
          <w:bCs/>
        </w:rPr>
        <w:t>(Fig. 1)</w:t>
      </w:r>
      <w:r w:rsidR="008F732B">
        <w:t>.</w:t>
      </w:r>
      <w:r w:rsidR="00000439">
        <w:t xml:space="preserve"> </w:t>
      </w:r>
      <w:r w:rsidR="0021104F">
        <w:t xml:space="preserve">Of these studies, acyl-ACP thioesterases from select plant species have been shown </w:t>
      </w:r>
      <w:r w:rsidR="00205CBD">
        <w:t xml:space="preserve">have greater </w:t>
      </w:r>
      <w:r w:rsidR="008522C8">
        <w:t>native</w:t>
      </w:r>
      <w:r w:rsidR="0021104F">
        <w:t xml:space="preserve"> specific</w:t>
      </w:r>
      <w:r w:rsidR="00205CBD">
        <w:t>ity</w:t>
      </w:r>
      <w:r w:rsidR="0021104F">
        <w:t xml:space="preserve"> toward the medium-chain substrates</w:t>
      </w:r>
      <w:r w:rsidR="00205CBD">
        <w:t xml:space="preserve"> when compared to bacterial homologs</w:t>
      </w:r>
      <w:r w:rsidR="008522C8">
        <w:t xml:space="preserve"> </w:t>
      </w:r>
      <w:r w:rsidR="008522C8">
        <w:fldChar w:fldCharType="begin" w:fldLock="1"/>
      </w:r>
      <w:r w:rsidR="000B3FCA">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id":"ITEM-2","itemData":{"author":[{"dropping-particle":"","family":"Yuan","given":"Ling","non-dropping-particle":"","parse-names":false,"suffix":""},{"dropping-particle":"","family":"Voelker","given":"Toni A","non-dropping-particle":"","parse-names":false,"suffix":""},{"dropping-particle":"","family":"Hawkins","given":"Deborah J","non-dropping-particle":"","parse-names":false,"suffix":""}],"container-title":"PNAS","id":"ITEM-2","issue":"November","issued":{"date-parts":[["1995"]]},"note":"Claims C terminus drives specificity?","page":"10639-10643","title":"Modification of the substrate specificity of an acyl-acyl carrier protein thioesterase by protein engineering","type":"article-journal","volume":"92"},"uris":["http://www.mendeley.com/documents/?uuid=0ef91736-b4bc-4cff-8bb6-056a0461f0cd"]}],"mendeley":{"formattedCitation":"[7], [9]","plainTextFormattedCitation":"[7], [9]","previouslyFormattedCitation":"[7], [9]"},"properties":{"noteIndex":0},"schema":"https://github.com/citation-style-language/schema/raw/master/csl-citation.json"}</w:instrText>
      </w:r>
      <w:r w:rsidR="008522C8">
        <w:fldChar w:fldCharType="separate"/>
      </w:r>
      <w:r w:rsidR="008522C8" w:rsidRPr="008522C8">
        <w:rPr>
          <w:noProof/>
        </w:rPr>
        <w:t>[7], [9]</w:t>
      </w:r>
      <w:r w:rsidR="008522C8">
        <w:fldChar w:fldCharType="end"/>
      </w:r>
      <w:r w:rsidR="0021104F">
        <w:t>.</w:t>
      </w:r>
      <w:r w:rsidR="008522C8">
        <w:t xml:space="preserve"> </w:t>
      </w:r>
      <w:r w:rsidR="00D029D3">
        <w:t>Thus, several efforts have been made to bioprospect genomes of plants with high fractions of the medium-chain oils to identify and implement the thioesterase gene responsible for the narrow substrate specificity</w:t>
      </w:r>
      <w:r w:rsidR="000B3FCA">
        <w:t xml:space="preserve"> </w:t>
      </w:r>
      <w:r w:rsidR="000B3FCA">
        <w:fldChar w:fldCharType="begin" w:fldLock="1"/>
      </w:r>
      <w:r w:rsidR="000B3FCA">
        <w:instrText>ADDIN CSL_CITATION {"citationItems":[{"id":"ITEM-1","itemData":{"author":[{"dropping-particle":"","family":"Gordon Roessler","given":"Paul","non-dropping-particle":"","parse-names":false,"suffix":""},{"dropping-particle":"","family":"Roy","given":"Gena","non-dropping-particle":"","parse-names":false,"suffix":""}],"id":"ITEM-1","issued":{"date-parts":[["2015"]]},"note":"See Table 4 for list of species of Cuphea plants\n\nSee Fig. 5A for WT and best CalFatB2 variants\n-WT = Seq ID No: 29\n-WT = Strain 77\n\nCalFatB2 M174L --&amp;gt; Large increase in C8 activity (2x)\n\nAlso see\n\nL103I, S184N, M174V/M174F/ (3-4x)\n\n- Wheree did this variant come from?","number":"8956834 B2","publisher-place":"United States","title":"ACYL-ACP THOESTERASE GENES AND USES THEREFOR","type":"patent"},"uris":["http://www.mendeley.com/documents/?uuid=3a4dda0a-46cf-4014-ac44-a0ca9ddad8e7"]}],"mendeley":{"formattedCitation":"[10]","plainTextFormattedCitation":"[10]"},"properties":{"noteIndex":0},"schema":"https://github.com/citation-style-language/schema/raw/master/csl-citation.json"}</w:instrText>
      </w:r>
      <w:r w:rsidR="000B3FCA">
        <w:fldChar w:fldCharType="separate"/>
      </w:r>
      <w:r w:rsidR="000B3FCA" w:rsidRPr="000B3FCA">
        <w:rPr>
          <w:noProof/>
        </w:rPr>
        <w:t>[10]</w:t>
      </w:r>
      <w:r w:rsidR="000B3FCA">
        <w:fldChar w:fldCharType="end"/>
      </w:r>
      <w:r w:rsidR="000B3FCA">
        <w:t xml:space="preserve">, </w:t>
      </w:r>
      <w:r w:rsidR="00D029D3">
        <w:t xml:space="preserve">. </w:t>
      </w:r>
      <w:r w:rsidR="00000439">
        <w:t>Whil</w:t>
      </w:r>
      <w:r w:rsidR="00BB6907">
        <w:t>e</w:t>
      </w:r>
      <w:r w:rsidR="00000439">
        <w:t xml:space="preserve"> progress has been</w:t>
      </w:r>
      <w:r w:rsidR="000B3FCA">
        <w:t xml:space="preserve"> demonstrated</w:t>
      </w:r>
      <w:r w:rsidR="00000439">
        <w:t xml:space="preserve"> in</w:t>
      </w:r>
      <w:r w:rsidR="008F732B">
        <w:t xml:space="preserve"> identifying the features which dictate specificity in acyl-ACP thioesterases</w:t>
      </w:r>
      <w:r w:rsidR="000B3FCA">
        <w:t xml:space="preserve"> among plants</w:t>
      </w:r>
      <w:r w:rsidR="008F732B">
        <w:t xml:space="preserve"> </w:t>
      </w:r>
      <w:r w:rsidR="008F732B">
        <w:fldChar w:fldCharType="begin" w:fldLock="1"/>
      </w:r>
      <w:r w:rsidR="000B3FCA">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note":"Things to think about after reading:\n\nSee if mutations/sequence hot spots here intersect with mutations from my own alignment analysis - some seem to be a priority\n\nLook into identifying the positive patch on BTE for the ACP landing site\n\nStatistical DOE may be best? Look into Rathman notes?\n\nAlso generalized that most mutations made were nonpolar and bulky\n\nSee abstract for discrimination bt residues which affect specificity and those that affect activity","page":"860","publisher":"Springer US","title":"Two distinct domains contribute to the substrate acyl chain length selectivity of plant acyl-ACP thioesterase","type":"article-journal","volume":"9"},"uris":["http://www.mendeley.com/documents/?uuid=abbdc59e-c0db-4c00-bb36-35b59a67ccd8"]}],"mendeley":{"formattedCitation":"[11]","plainTextFormattedCitation":"[11]","previouslyFormattedCitation":"[10]"},"properties":{"noteIndex":0},"schema":"https://github.com/citation-style-language/schema/raw/master/csl-citation.json"}</w:instrText>
      </w:r>
      <w:r w:rsidR="008F732B">
        <w:fldChar w:fldCharType="separate"/>
      </w:r>
      <w:r w:rsidR="000B3FCA" w:rsidRPr="000B3FCA">
        <w:rPr>
          <w:noProof/>
        </w:rPr>
        <w:t>[11]</w:t>
      </w:r>
      <w:r w:rsidR="008F732B">
        <w:fldChar w:fldCharType="end"/>
      </w:r>
      <w:r w:rsidR="00000439">
        <w:t xml:space="preserve">, the </w:t>
      </w:r>
      <w:r w:rsidR="00BB6907">
        <w:t>throughput</w:t>
      </w:r>
      <w:r w:rsidR="00000439">
        <w:t xml:space="preserve"> for </w:t>
      </w:r>
      <w:r w:rsidR="008F732B">
        <w:t>bio</w:t>
      </w:r>
      <w:r w:rsidR="00BB6907">
        <w:t xml:space="preserve">prospecting, characterizing, and in some cases, engineering the acyl-ACP thioesterase is largely inhibited </w:t>
      </w:r>
      <w:r w:rsidR="008F732B">
        <w:t>by the testing pipeline, which requires derivatization of the free fatty acids into fatty acid methyl esters</w:t>
      </w:r>
      <w:r w:rsidR="0021104F">
        <w:t xml:space="preserve"> prior to analysis with gas chromatography</w:t>
      </w:r>
      <w:r w:rsidR="008F732B">
        <w:t xml:space="preserve"> </w:t>
      </w:r>
      <w:r w:rsidR="008F732B">
        <w:fldChar w:fldCharType="begin" w:fldLock="1"/>
      </w:r>
      <w:r w:rsidR="000B3FCA">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mendeley":{"formattedCitation":"[12]","plainTextFormattedCitation":"[12]","previouslyFormattedCitation":"[11]"},"properties":{"noteIndex":0},"schema":"https://github.com/citation-style-language/schema/raw/master/csl-citation.json"}</w:instrText>
      </w:r>
      <w:r w:rsidR="008F732B">
        <w:fldChar w:fldCharType="separate"/>
      </w:r>
      <w:r w:rsidR="000B3FCA" w:rsidRPr="000B3FCA">
        <w:rPr>
          <w:noProof/>
        </w:rPr>
        <w:t>[12]</w:t>
      </w:r>
      <w:r w:rsidR="008F732B">
        <w:fldChar w:fldCharType="end"/>
      </w:r>
      <w:r w:rsidR="008F732B">
        <w:t>.</w:t>
      </w:r>
      <w:r w:rsidR="0021104F">
        <w:t xml:space="preserve"> </w:t>
      </w:r>
      <w:r w:rsidR="000B3FCA">
        <w:t xml:space="preserve">A method for inferring substrate specificity from </w:t>
      </w:r>
      <w:r w:rsidR="007820BC">
        <w:t xml:space="preserve">thioesterase gene sequence would therefore expedite this process, </w:t>
      </w:r>
      <w:r w:rsidR="004862F1">
        <w:t>removing the necessity of expressing each homolog in a host to gain insight to its selectivity profile</w:t>
      </w:r>
      <w:r w:rsidR="00CC7D84">
        <w:t xml:space="preserve">. We hypothesized that </w:t>
      </w:r>
      <w:r w:rsidR="004862F1">
        <w:t>bioprospecting for novel, uncharacterized, medium-chain thioesterases could be facilitated by using machine learning to predict substrate specificity from gene sequence.</w:t>
      </w:r>
      <w:r w:rsidR="00C75E2B">
        <w:t xml:space="preserve"> Our goal was to apply the machine learning algorithm to identify a 10-carbon specific acyl-ACP thioesterase among a set of uncharacterized thioesterases from select plants known to have predominantly decanoyl chains in their seed oils, thus testing the aforementioned hypothesis while simultaneously supporting the endeavor of the synthetic biology community to </w:t>
      </w:r>
      <w:r w:rsidR="00C45EC9">
        <w:t>provide access to chemicals not easily obtained through conventional methods.</w:t>
      </w:r>
    </w:p>
    <w:p w14:paraId="39140BF2" w14:textId="77777777" w:rsidR="004862F1" w:rsidRDefault="004862F1" w:rsidP="006D57B1"/>
    <w:p w14:paraId="4A4A1509" w14:textId="327B23AA" w:rsidR="00480B0E" w:rsidRDefault="00480B0E" w:rsidP="006D57B1">
      <w:r>
        <w:rPr>
          <w:noProof/>
        </w:rPr>
        <w:lastRenderedPageBreak/>
        <w:drawing>
          <wp:inline distT="0" distB="0" distL="0" distR="0" wp14:anchorId="3CF83684" wp14:editId="19503036">
            <wp:extent cx="5105400" cy="2886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105400" cy="2886075"/>
                    </a:xfrm>
                    <a:prstGeom prst="rect">
                      <a:avLst/>
                    </a:prstGeom>
                  </pic:spPr>
                </pic:pic>
              </a:graphicData>
            </a:graphic>
          </wp:inline>
        </w:drawing>
      </w:r>
    </w:p>
    <w:p w14:paraId="6B2E7900" w14:textId="50C872B9" w:rsidR="00480B0E" w:rsidRPr="0021104F" w:rsidRDefault="00480B0E" w:rsidP="006D57B1">
      <w:r>
        <w:rPr>
          <w:b/>
          <w:bCs/>
        </w:rPr>
        <w:t xml:space="preserve">Figure 1: </w:t>
      </w:r>
      <w:r>
        <w:t xml:space="preserve">The acyl-ACP thioesterase plays a key role in fatty acid biosynthesis in </w:t>
      </w:r>
      <w:r>
        <w:rPr>
          <w:i/>
          <w:iCs/>
        </w:rPr>
        <w:t>E. coli</w:t>
      </w:r>
      <w:r>
        <w:t xml:space="preserve">. By intercepting the growing acyl-ACP chains, the thioesterase </w:t>
      </w:r>
      <w:r w:rsidR="00877A7A">
        <w:t xml:space="preserve">hydolyzes the acyl chain from the ACP and redirects flux to the free fatty acid pool. These free fatty acids can be further derivatized </w:t>
      </w:r>
      <w:r w:rsidR="00877A7A">
        <w:rPr>
          <w:i/>
          <w:iCs/>
        </w:rPr>
        <w:t>in vivo</w:t>
      </w:r>
      <w:r w:rsidR="00877A7A">
        <w:t xml:space="preserve"> </w:t>
      </w:r>
      <w:r w:rsidR="0021104F">
        <w:t xml:space="preserve">or </w:t>
      </w:r>
      <w:r w:rsidR="0021104F">
        <w:rPr>
          <w:i/>
          <w:iCs/>
        </w:rPr>
        <w:t>ex vivo</w:t>
      </w:r>
      <w:r w:rsidR="0021104F">
        <w:t xml:space="preserve">. </w:t>
      </w:r>
    </w:p>
    <w:p w14:paraId="239A8643" w14:textId="7A1D8D61" w:rsidR="00252DF8" w:rsidRDefault="00252DF8" w:rsidP="00252DF8"/>
    <w:p w14:paraId="5AC5C8A9" w14:textId="5824BF3F" w:rsidR="00252DF8" w:rsidRDefault="00252DF8" w:rsidP="00252DF8">
      <w:pPr>
        <w:pStyle w:val="Heading1"/>
      </w:pPr>
      <w:r>
        <w:t>Methods</w:t>
      </w:r>
    </w:p>
    <w:p w14:paraId="14C9B4C6" w14:textId="3266E3A9" w:rsidR="00252DF8" w:rsidRDefault="00252DF8" w:rsidP="00252DF8"/>
    <w:p w14:paraId="3038AA74" w14:textId="36691E66" w:rsidR="00252DF8" w:rsidRDefault="00252DF8" w:rsidP="00252DF8">
      <w:r>
        <w:t>We have used three different feature representation techniques in our for</w:t>
      </w:r>
      <w:r w:rsidR="00FE4F3B">
        <w:t>mulation which resulted in a diverse set of individual models required by the ensemble to capture various trends in our dataset. Each of the techniques is described as follows:</w:t>
      </w:r>
    </w:p>
    <w:p w14:paraId="79BFF389" w14:textId="53EECFB8" w:rsidR="00FE4F3B" w:rsidRDefault="00FE4F3B" w:rsidP="00252DF8"/>
    <w:p w14:paraId="0BA3B6EA" w14:textId="3733BC7A" w:rsidR="00FE4F3B" w:rsidRDefault="00FE4F3B" w:rsidP="00FE4F3B">
      <w:pPr>
        <w:pStyle w:val="Heading2"/>
      </w:pPr>
      <w:r>
        <w:t>k-mer motif builder</w:t>
      </w:r>
    </w:p>
    <w:p w14:paraId="56D26BFC" w14:textId="61859051" w:rsidR="00FE4F3B" w:rsidRDefault="00FE4F3B" w:rsidP="00FE4F3B"/>
    <w:p w14:paraId="5BFE513C" w14:textId="78D1B8BE" w:rsidR="00FE4F3B" w:rsidRDefault="00FE4F3B" w:rsidP="00FE4F3B">
      <w:pPr>
        <w:pStyle w:val="Heading2"/>
      </w:pPr>
      <w:r>
        <w:t>GAAC based k-mer motif builder</w:t>
      </w:r>
    </w:p>
    <w:p w14:paraId="20A94F5B" w14:textId="1A561321" w:rsidR="00FE4F3B" w:rsidRDefault="00FE4F3B" w:rsidP="00FE4F3B"/>
    <w:p w14:paraId="73288DE3" w14:textId="13E99F7D" w:rsidR="00FE4F3B" w:rsidRDefault="00FE4F3B" w:rsidP="00FE4F3B">
      <w:pPr>
        <w:pStyle w:val="Heading2"/>
      </w:pPr>
      <w:r>
        <w:t xml:space="preserve">Binding </w:t>
      </w:r>
      <w:r w:rsidR="00C055E6">
        <w:t>p</w:t>
      </w:r>
      <w:r>
        <w:t>ocket specific positional model</w:t>
      </w:r>
    </w:p>
    <w:p w14:paraId="2FE3C61B" w14:textId="5033BF6B" w:rsidR="00FE4F3B" w:rsidRDefault="00FE4F3B" w:rsidP="00FE4F3B"/>
    <w:p w14:paraId="6C433BE4" w14:textId="11A8183F" w:rsidR="00FE4F3B" w:rsidRPr="00FE4F3B" w:rsidRDefault="00FE4F3B" w:rsidP="00FE4F3B">
      <w:r>
        <w:t>Our base model creates a PCA based encoding of the feature space and then uses SVM to predict the enzyme classes.</w:t>
      </w:r>
    </w:p>
    <w:sectPr w:rsidR="00FE4F3B" w:rsidRPr="00FE4F3B"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0439"/>
    <w:rsid w:val="0008787F"/>
    <w:rsid w:val="000B3FCA"/>
    <w:rsid w:val="001A2F27"/>
    <w:rsid w:val="0020015E"/>
    <w:rsid w:val="00205CBD"/>
    <w:rsid w:val="0021104F"/>
    <w:rsid w:val="00252DF8"/>
    <w:rsid w:val="00394C46"/>
    <w:rsid w:val="003C4032"/>
    <w:rsid w:val="00480B0E"/>
    <w:rsid w:val="004862F1"/>
    <w:rsid w:val="005A3D95"/>
    <w:rsid w:val="006D57B1"/>
    <w:rsid w:val="007402DE"/>
    <w:rsid w:val="007820BC"/>
    <w:rsid w:val="008522C8"/>
    <w:rsid w:val="00877A7A"/>
    <w:rsid w:val="008F732B"/>
    <w:rsid w:val="00BA035B"/>
    <w:rsid w:val="00BB6907"/>
    <w:rsid w:val="00C055E6"/>
    <w:rsid w:val="00C10DDE"/>
    <w:rsid w:val="00C17264"/>
    <w:rsid w:val="00C45EC9"/>
    <w:rsid w:val="00C515E3"/>
    <w:rsid w:val="00C75E2B"/>
    <w:rsid w:val="00CC7D84"/>
    <w:rsid w:val="00D029D3"/>
    <w:rsid w:val="00D5293B"/>
    <w:rsid w:val="00F33E17"/>
    <w:rsid w:val="00FE4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2DF8"/>
    <w:rPr>
      <w:rFonts w:ascii="Times New Roman" w:hAnsi="Times New Roman" w:cs="Times New Roman"/>
    </w:rPr>
  </w:style>
  <w:style w:type="paragraph" w:styleId="Heading1">
    <w:name w:val="heading 1"/>
    <w:basedOn w:val="Normal"/>
    <w:next w:val="Normal"/>
    <w:link w:val="Heading1Char"/>
    <w:uiPriority w:val="9"/>
    <w:qFormat/>
    <w:rsid w:val="00252DF8"/>
    <w:pPr>
      <w:outlineLvl w:val="0"/>
    </w:pPr>
    <w:rPr>
      <w:b/>
      <w:bCs/>
    </w:rPr>
  </w:style>
  <w:style w:type="paragraph" w:styleId="Heading2">
    <w:name w:val="heading 2"/>
    <w:basedOn w:val="Heading1"/>
    <w:next w:val="Normal"/>
    <w:link w:val="Heading2Char"/>
    <w:uiPriority w:val="9"/>
    <w:unhideWhenUsed/>
    <w:qFormat/>
    <w:rsid w:val="00252DF8"/>
    <w:pPr>
      <w:outlineLvl w:val="1"/>
    </w:pPr>
    <w:rPr>
      <w:b w:val="0"/>
      <w:bCs w:val="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DF8"/>
    <w:rPr>
      <w:rFonts w:ascii="Times New Roman" w:hAnsi="Times New Roman" w:cs="Times New Roman"/>
      <w:b/>
      <w:bCs/>
    </w:rPr>
  </w:style>
  <w:style w:type="character" w:customStyle="1" w:styleId="Heading2Char">
    <w:name w:val="Heading 2 Char"/>
    <w:basedOn w:val="DefaultParagraphFont"/>
    <w:link w:val="Heading2"/>
    <w:uiPriority w:val="9"/>
    <w:rsid w:val="00252DF8"/>
    <w:rPr>
      <w:rFonts w:ascii="Times New Roman" w:hAnsi="Times New Roman" w:cs="Times New Roman"/>
      <w:u w:val="single"/>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84B4B28-8652-4037-BD39-F9127A8D4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2</Pages>
  <Words>4963</Words>
  <Characters>28294</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Mike Jindra</cp:lastModifiedBy>
  <cp:revision>12</cp:revision>
  <dcterms:created xsi:type="dcterms:W3CDTF">2020-11-21T23:19:00Z</dcterms:created>
  <dcterms:modified xsi:type="dcterms:W3CDTF">2020-12-23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cd10eb-ddaf-3f03-b70b-3cb4b358b090</vt:lpwstr>
  </property>
  <property fmtid="{D5CDD505-2E9C-101B-9397-08002B2CF9AE}" pid="24" name="Mendeley Citation Style_1">
    <vt:lpwstr>http://www.zotero.org/styles/ieee</vt:lpwstr>
  </property>
</Properties>
</file>